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3"/>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4"/>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5"/>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6"/>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6E5F4CB2"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77777777" w:rsidR="00590985" w:rsidRPr="007D4917" w:rsidRDefault="00590985" w:rsidP="00590985">
      <w:pPr>
        <w:ind w:firstLine="720"/>
        <w:jc w:val="both"/>
        <w:rPr>
          <w:rFonts w:cstheme="minorHAnsi"/>
          <w:kern w:val="2"/>
          <w:sz w:val="24"/>
          <w:szCs w:val="24"/>
          <w14:ligatures w14:val="standardContextual"/>
        </w:rPr>
      </w:pP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3"/>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4"/>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5"/>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6"/>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2"/>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3"/>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1"/>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5"/>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7"/>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8"/>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9"/>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8"/>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3"/>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FCA8D" w14:textId="77777777" w:rsidR="00150F49" w:rsidRPr="00504670" w:rsidRDefault="00150F49" w:rsidP="00631B7A">
      <w:pPr>
        <w:spacing w:after="0" w:line="240" w:lineRule="auto"/>
      </w:pPr>
      <w:r w:rsidRPr="00504670">
        <w:separator/>
      </w:r>
    </w:p>
  </w:endnote>
  <w:endnote w:type="continuationSeparator" w:id="0">
    <w:p w14:paraId="5AADAEA3" w14:textId="77777777" w:rsidR="00150F49" w:rsidRPr="00504670" w:rsidRDefault="00150F49"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44673" w14:textId="77777777" w:rsidR="00150F49" w:rsidRPr="00504670" w:rsidRDefault="00150F49" w:rsidP="00631B7A">
      <w:pPr>
        <w:spacing w:after="0" w:line="240" w:lineRule="auto"/>
      </w:pPr>
      <w:r w:rsidRPr="00504670">
        <w:separator/>
      </w:r>
    </w:p>
  </w:footnote>
  <w:footnote w:type="continuationSeparator" w:id="0">
    <w:p w14:paraId="054E8B19" w14:textId="77777777" w:rsidR="00150F49" w:rsidRPr="00504670" w:rsidRDefault="00150F49"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4">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5">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6">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7">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8">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9">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0">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1">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2">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3">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4">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5">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6">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7">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8">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9">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0">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1">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2">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3">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4">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5">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6">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7">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8">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9">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0">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1">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2">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3">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6">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7">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8">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9">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0">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1">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3">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4">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5">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6">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7">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8">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9">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0">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1">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2">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3">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4">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5">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6">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7">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8">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9">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0">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1">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2">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3">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4">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5">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6">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7">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9A7ADED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0F49"/>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2628"/>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4917"/>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66B6"/>
    <w:rsid w:val="00836F51"/>
    <w:rsid w:val="008418EB"/>
    <w:rsid w:val="00841FBD"/>
    <w:rsid w:val="00841FE4"/>
    <w:rsid w:val="00846390"/>
    <w:rsid w:val="00846B18"/>
    <w:rsid w:val="008536D7"/>
    <w:rsid w:val="00862910"/>
    <w:rsid w:val="008646A7"/>
    <w:rsid w:val="00864F60"/>
    <w:rsid w:val="00866250"/>
    <w:rsid w:val="00876A4A"/>
    <w:rsid w:val="00882BCD"/>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E1A7A"/>
    <w:rsid w:val="009E2F58"/>
    <w:rsid w:val="009E5D27"/>
    <w:rsid w:val="009E67D6"/>
    <w:rsid w:val="009E70CF"/>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93E"/>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F0587C"/>
    <w:rsid w:val="00F10497"/>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png"/><Relationship Id="rId170" Type="http://schemas.openxmlformats.org/officeDocument/2006/relationships/image" Target="media/image145.png"/><Relationship Id="rId107" Type="http://schemas.openxmlformats.org/officeDocument/2006/relationships/image" Target="media/image82.jpe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181"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glossaryDocument" Target="glossary/document.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jpe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52.jpe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jpe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jpe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jpeg"/><Relationship Id="rId115" Type="http://schemas.openxmlformats.org/officeDocument/2006/relationships/image" Target="media/image90.png"/><Relationship Id="rId131" Type="http://schemas.openxmlformats.org/officeDocument/2006/relationships/image" Target="media/image106.jpeg"/><Relationship Id="rId136" Type="http://schemas.openxmlformats.org/officeDocument/2006/relationships/image" Target="media/image111.jpeg"/><Relationship Id="rId157" Type="http://schemas.openxmlformats.org/officeDocument/2006/relationships/image" Target="media/image132.jpe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jpeg"/><Relationship Id="rId168" Type="http://schemas.openxmlformats.org/officeDocument/2006/relationships/image" Target="media/image143.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jpeg"/><Relationship Id="rId179" Type="http://schemas.openxmlformats.org/officeDocument/2006/relationships/image" Target="media/image154.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png"/><Relationship Id="rId169"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image" Target="media/image150.jpe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jpeg"/><Relationship Id="rId123" Type="http://schemas.openxmlformats.org/officeDocument/2006/relationships/image" Target="media/image98.jpe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6F73CB"/>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7</TotalTime>
  <Pages>176</Pages>
  <Words>59203</Words>
  <Characters>337462</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95</cp:revision>
  <cp:lastPrinted>2023-01-26T14:31:00Z</cp:lastPrinted>
  <dcterms:created xsi:type="dcterms:W3CDTF">2023-01-21T16:18:00Z</dcterms:created>
  <dcterms:modified xsi:type="dcterms:W3CDTF">2023-10-06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